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6C548F9F"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We focus on these 830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fldSimple w:instr=" SEQ Table \* ARABIC ">
        <w:r w:rsidR="00BD29C1">
          <w:rPr>
            <w:noProof/>
          </w:rPr>
          <w:t>1</w:t>
        </w:r>
      </w:fldSimple>
      <w:r>
        <w:t>: Categories for object of publicity</w:t>
      </w:r>
    </w:p>
    <w:tbl>
      <w:tblPr>
        <w:tblStyle w:val="TableGrid"/>
        <w:tblW w:w="921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6237"/>
      </w:tblGrid>
      <w:tr w:rsidR="0078643B" w:rsidRPr="0078643B" w14:paraId="5F341C88" w14:textId="77777777" w:rsidTr="008C0FC3">
        <w:tc>
          <w:tcPr>
            <w:tcW w:w="2977" w:type="dxa"/>
            <w:tcBorders>
              <w:top w:val="single" w:sz="18" w:space="0" w:color="auto"/>
              <w:bottom w:val="single" w:sz="18" w:space="0" w:color="auto"/>
            </w:tcBorders>
          </w:tcPr>
          <w:p w14:paraId="56456BA5" w14:textId="77777777" w:rsidR="0078643B" w:rsidRPr="0078643B" w:rsidRDefault="0078643B" w:rsidP="0078643B">
            <w:pPr>
              <w:spacing w:line="480" w:lineRule="auto"/>
              <w:jc w:val="both"/>
              <w:rPr>
                <w:b/>
                <w:sz w:val="20"/>
                <w:szCs w:val="16"/>
              </w:rPr>
            </w:pPr>
            <w:r w:rsidRPr="0078643B">
              <w:rPr>
                <w:b/>
                <w:sz w:val="20"/>
                <w:szCs w:val="16"/>
              </w:rPr>
              <w:t>Object of publicity categories</w:t>
            </w:r>
          </w:p>
        </w:tc>
        <w:tc>
          <w:tcPr>
            <w:tcW w:w="6237" w:type="dxa"/>
            <w:tcBorders>
              <w:top w:val="single" w:sz="18" w:space="0" w:color="auto"/>
              <w:bottom w:val="single" w:sz="18" w:space="0" w:color="auto"/>
            </w:tcBorders>
          </w:tcPr>
          <w:p w14:paraId="403F8091" w14:textId="77777777" w:rsidR="0078643B" w:rsidRPr="0078643B" w:rsidRDefault="0078643B" w:rsidP="0078643B">
            <w:pPr>
              <w:spacing w:line="480" w:lineRule="auto"/>
              <w:jc w:val="both"/>
              <w:rPr>
                <w:b/>
                <w:sz w:val="20"/>
                <w:szCs w:val="16"/>
              </w:rPr>
            </w:pPr>
            <w:r w:rsidRPr="0078643B">
              <w:rPr>
                <w:b/>
                <w:sz w:val="20"/>
                <w:szCs w:val="16"/>
              </w:rPr>
              <w:t>Definition</w:t>
            </w:r>
          </w:p>
        </w:tc>
      </w:tr>
      <w:tr w:rsidR="0078643B" w:rsidRPr="0078643B" w14:paraId="45D42EF3" w14:textId="77777777" w:rsidTr="008C0FC3">
        <w:tc>
          <w:tcPr>
            <w:tcW w:w="2977" w:type="dxa"/>
            <w:tcBorders>
              <w:top w:val="single" w:sz="18" w:space="0" w:color="auto"/>
            </w:tcBorders>
          </w:tcPr>
          <w:p w14:paraId="02C85ED2" w14:textId="77777777" w:rsidR="0078643B" w:rsidRPr="0078643B" w:rsidRDefault="0078643B" w:rsidP="0078643B">
            <w:pPr>
              <w:spacing w:line="480" w:lineRule="auto"/>
              <w:jc w:val="both"/>
              <w:rPr>
                <w:sz w:val="16"/>
                <w:szCs w:val="16"/>
              </w:rPr>
            </w:pPr>
            <w:r w:rsidRPr="0078643B">
              <w:rPr>
                <w:sz w:val="16"/>
                <w:szCs w:val="16"/>
              </w:rPr>
              <w:t>Identity and mandate</w:t>
            </w:r>
          </w:p>
        </w:tc>
        <w:tc>
          <w:tcPr>
            <w:tcW w:w="6237" w:type="dxa"/>
            <w:tcBorders>
              <w:top w:val="single" w:sz="18" w:space="0" w:color="auto"/>
            </w:tcBorders>
          </w:tcPr>
          <w:p w14:paraId="5BEA47DF" w14:textId="77777777" w:rsidR="0078643B" w:rsidRPr="0078643B" w:rsidRDefault="0078643B" w:rsidP="0078643B">
            <w:pPr>
              <w:spacing w:line="480" w:lineRule="auto"/>
              <w:jc w:val="both"/>
              <w:rPr>
                <w:sz w:val="16"/>
                <w:szCs w:val="16"/>
              </w:rPr>
            </w:pPr>
            <w:r w:rsidRPr="0078643B">
              <w:rPr>
                <w:sz w:val="16"/>
                <w:szCs w:val="16"/>
              </w:rPr>
              <w:t>Messages that aim to inform the audience about reasons as to why the EU, its institutions and bureaucrats exist and have a political role</w:t>
            </w:r>
          </w:p>
        </w:tc>
      </w:tr>
      <w:tr w:rsidR="0078643B" w:rsidRPr="0078643B" w14:paraId="005A25EF" w14:textId="77777777" w:rsidTr="008C0FC3">
        <w:tc>
          <w:tcPr>
            <w:tcW w:w="2977" w:type="dxa"/>
          </w:tcPr>
          <w:p w14:paraId="164711F7" w14:textId="77777777" w:rsidR="0078643B" w:rsidRPr="0078643B" w:rsidRDefault="0078643B" w:rsidP="0078643B">
            <w:pPr>
              <w:spacing w:line="480" w:lineRule="auto"/>
              <w:jc w:val="both"/>
              <w:rPr>
                <w:sz w:val="16"/>
                <w:szCs w:val="16"/>
              </w:rPr>
            </w:pPr>
          </w:p>
        </w:tc>
        <w:tc>
          <w:tcPr>
            <w:tcW w:w="6237" w:type="dxa"/>
          </w:tcPr>
          <w:p w14:paraId="3F88DB84" w14:textId="77777777" w:rsidR="0078643B" w:rsidRPr="0078643B" w:rsidRDefault="0078643B" w:rsidP="0078643B">
            <w:pPr>
              <w:spacing w:line="480" w:lineRule="auto"/>
              <w:jc w:val="both"/>
              <w:rPr>
                <w:sz w:val="16"/>
                <w:szCs w:val="16"/>
              </w:rPr>
            </w:pPr>
          </w:p>
        </w:tc>
      </w:tr>
      <w:tr w:rsidR="0078643B" w:rsidRPr="0078643B" w14:paraId="7B85BC17" w14:textId="77777777" w:rsidTr="008C0FC3">
        <w:tc>
          <w:tcPr>
            <w:tcW w:w="2977" w:type="dxa"/>
          </w:tcPr>
          <w:p w14:paraId="1B3DC11E" w14:textId="77777777" w:rsidR="0078643B" w:rsidRPr="0078643B" w:rsidRDefault="0078643B" w:rsidP="0078643B">
            <w:pPr>
              <w:spacing w:line="480" w:lineRule="auto"/>
              <w:jc w:val="both"/>
              <w:rPr>
                <w:sz w:val="16"/>
                <w:szCs w:val="16"/>
              </w:rPr>
            </w:pPr>
            <w:r w:rsidRPr="0078643B">
              <w:rPr>
                <w:sz w:val="16"/>
                <w:szCs w:val="16"/>
              </w:rPr>
              <w:t>Output</w:t>
            </w:r>
          </w:p>
        </w:tc>
        <w:tc>
          <w:tcPr>
            <w:tcW w:w="6237" w:type="dxa"/>
          </w:tcPr>
          <w:p w14:paraId="2B26688D" w14:textId="77777777" w:rsidR="0078643B" w:rsidRPr="0078643B" w:rsidRDefault="0078643B" w:rsidP="0078643B">
            <w:pPr>
              <w:spacing w:line="480" w:lineRule="auto"/>
              <w:jc w:val="both"/>
              <w:rPr>
                <w:sz w:val="16"/>
                <w:szCs w:val="16"/>
              </w:rPr>
            </w:pPr>
            <w:r w:rsidRPr="0078643B">
              <w:rPr>
                <w:sz w:val="16"/>
                <w:szCs w:val="16"/>
              </w:rPr>
              <w:t>Messages that provide an update and information on political operations, policies, programs, reports published by the EU, its institutions, or its bureaucrats</w:t>
            </w:r>
          </w:p>
        </w:tc>
      </w:tr>
      <w:tr w:rsidR="0078643B" w:rsidRPr="0078643B" w14:paraId="39DC2B56" w14:textId="77777777" w:rsidTr="008C0FC3">
        <w:tc>
          <w:tcPr>
            <w:tcW w:w="2977" w:type="dxa"/>
          </w:tcPr>
          <w:p w14:paraId="5C390CAE" w14:textId="77777777" w:rsidR="0078643B" w:rsidRPr="0078643B" w:rsidRDefault="0078643B" w:rsidP="0078643B">
            <w:pPr>
              <w:spacing w:line="480" w:lineRule="auto"/>
              <w:jc w:val="both"/>
              <w:rPr>
                <w:sz w:val="16"/>
                <w:szCs w:val="16"/>
              </w:rPr>
            </w:pPr>
          </w:p>
        </w:tc>
        <w:tc>
          <w:tcPr>
            <w:tcW w:w="6237" w:type="dxa"/>
          </w:tcPr>
          <w:p w14:paraId="13A847EE" w14:textId="77777777" w:rsidR="0078643B" w:rsidRPr="0078643B" w:rsidRDefault="0078643B" w:rsidP="0078643B">
            <w:pPr>
              <w:spacing w:line="480" w:lineRule="auto"/>
              <w:jc w:val="both"/>
              <w:rPr>
                <w:sz w:val="16"/>
                <w:szCs w:val="16"/>
              </w:rPr>
            </w:pPr>
          </w:p>
        </w:tc>
      </w:tr>
      <w:tr w:rsidR="0078643B" w:rsidRPr="0078643B" w14:paraId="5BA53671" w14:textId="77777777" w:rsidTr="008C0FC3">
        <w:tc>
          <w:tcPr>
            <w:tcW w:w="2977" w:type="dxa"/>
          </w:tcPr>
          <w:p w14:paraId="51C71DD0" w14:textId="77777777" w:rsidR="0078643B" w:rsidRPr="0078643B" w:rsidRDefault="0078643B" w:rsidP="0078643B">
            <w:pPr>
              <w:spacing w:line="480" w:lineRule="auto"/>
              <w:jc w:val="both"/>
              <w:rPr>
                <w:sz w:val="16"/>
                <w:szCs w:val="16"/>
              </w:rPr>
            </w:pPr>
            <w:r w:rsidRPr="0078643B">
              <w:rPr>
                <w:sz w:val="16"/>
                <w:szCs w:val="16"/>
              </w:rPr>
              <w:t>Activity</w:t>
            </w:r>
          </w:p>
        </w:tc>
        <w:tc>
          <w:tcPr>
            <w:tcW w:w="6237" w:type="dxa"/>
          </w:tcPr>
          <w:p w14:paraId="5ECF8EC6" w14:textId="77777777" w:rsidR="0078643B" w:rsidRPr="0078643B" w:rsidRDefault="0078643B" w:rsidP="0078643B">
            <w:pPr>
              <w:spacing w:line="480" w:lineRule="auto"/>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r>
      <w:tr w:rsidR="0078643B" w:rsidRPr="0078643B" w14:paraId="6B1A9CC3" w14:textId="77777777" w:rsidTr="008C0FC3">
        <w:tc>
          <w:tcPr>
            <w:tcW w:w="2977" w:type="dxa"/>
          </w:tcPr>
          <w:p w14:paraId="1ADE0CA1" w14:textId="77777777" w:rsidR="0078643B" w:rsidRPr="0078643B" w:rsidRDefault="0078643B" w:rsidP="0078643B">
            <w:pPr>
              <w:spacing w:line="480" w:lineRule="auto"/>
              <w:jc w:val="both"/>
              <w:rPr>
                <w:sz w:val="16"/>
                <w:szCs w:val="16"/>
              </w:rPr>
            </w:pPr>
          </w:p>
        </w:tc>
        <w:tc>
          <w:tcPr>
            <w:tcW w:w="6237" w:type="dxa"/>
          </w:tcPr>
          <w:p w14:paraId="539736B5" w14:textId="77777777" w:rsidR="0078643B" w:rsidRPr="0078643B" w:rsidRDefault="0078643B" w:rsidP="0078643B">
            <w:pPr>
              <w:spacing w:line="480" w:lineRule="auto"/>
              <w:jc w:val="both"/>
              <w:rPr>
                <w:sz w:val="16"/>
                <w:szCs w:val="16"/>
              </w:rPr>
            </w:pPr>
          </w:p>
        </w:tc>
      </w:tr>
      <w:tr w:rsidR="0078643B" w:rsidRPr="0078643B" w14:paraId="7AAB9003" w14:textId="77777777" w:rsidTr="008C0FC3">
        <w:tc>
          <w:tcPr>
            <w:tcW w:w="2977" w:type="dxa"/>
          </w:tcPr>
          <w:p w14:paraId="5B0355BF" w14:textId="77777777" w:rsidR="0078643B" w:rsidRPr="0078643B" w:rsidRDefault="0078643B" w:rsidP="0078643B">
            <w:pPr>
              <w:spacing w:line="480" w:lineRule="auto"/>
              <w:jc w:val="both"/>
              <w:rPr>
                <w:sz w:val="16"/>
                <w:szCs w:val="16"/>
              </w:rPr>
            </w:pPr>
            <w:r w:rsidRPr="0078643B">
              <w:rPr>
                <w:sz w:val="16"/>
                <w:szCs w:val="16"/>
              </w:rPr>
              <w:t>Opinion</w:t>
            </w:r>
          </w:p>
        </w:tc>
        <w:tc>
          <w:tcPr>
            <w:tcW w:w="6237" w:type="dxa"/>
          </w:tcPr>
          <w:p w14:paraId="29FD6F82" w14:textId="77777777" w:rsidR="0078643B" w:rsidRPr="0078643B" w:rsidRDefault="0078643B" w:rsidP="0078643B">
            <w:pPr>
              <w:spacing w:line="480" w:lineRule="auto"/>
              <w:jc w:val="both"/>
              <w:rPr>
                <w:sz w:val="16"/>
                <w:szCs w:val="16"/>
              </w:rPr>
            </w:pPr>
            <w:r w:rsidRPr="0078643B">
              <w:rPr>
                <w:sz w:val="16"/>
                <w:szCs w:val="16"/>
              </w:rPr>
              <w:t>Tweets that state the author’s preference or evaluation regarding some policy, activity, situation or institutions and actors.</w:t>
            </w:r>
          </w:p>
        </w:tc>
      </w:tr>
      <w:tr w:rsidR="0078643B" w:rsidRPr="0078643B" w14:paraId="184FB806" w14:textId="77777777" w:rsidTr="008C0FC3">
        <w:tc>
          <w:tcPr>
            <w:tcW w:w="2977" w:type="dxa"/>
          </w:tcPr>
          <w:p w14:paraId="55144865" w14:textId="77777777" w:rsidR="0078643B" w:rsidRPr="0078643B" w:rsidRDefault="0078643B" w:rsidP="0078643B">
            <w:pPr>
              <w:spacing w:line="480" w:lineRule="auto"/>
              <w:jc w:val="both"/>
              <w:rPr>
                <w:sz w:val="16"/>
                <w:szCs w:val="16"/>
              </w:rPr>
            </w:pPr>
          </w:p>
        </w:tc>
        <w:tc>
          <w:tcPr>
            <w:tcW w:w="6237" w:type="dxa"/>
          </w:tcPr>
          <w:p w14:paraId="062A1AB8" w14:textId="77777777" w:rsidR="0078643B" w:rsidRPr="0078643B" w:rsidRDefault="0078643B" w:rsidP="0078643B">
            <w:pPr>
              <w:spacing w:line="480" w:lineRule="auto"/>
              <w:jc w:val="both"/>
              <w:rPr>
                <w:sz w:val="16"/>
                <w:szCs w:val="16"/>
              </w:rPr>
            </w:pPr>
          </w:p>
        </w:tc>
      </w:tr>
      <w:tr w:rsidR="0078643B" w:rsidRPr="0078643B" w14:paraId="554F6A2B" w14:textId="77777777" w:rsidTr="008C0FC3">
        <w:tc>
          <w:tcPr>
            <w:tcW w:w="2977" w:type="dxa"/>
          </w:tcPr>
          <w:p w14:paraId="2D9527B2" w14:textId="77777777" w:rsidR="0078643B" w:rsidRPr="0078643B" w:rsidRDefault="0078643B" w:rsidP="0078643B">
            <w:pPr>
              <w:spacing w:line="480" w:lineRule="auto"/>
              <w:jc w:val="both"/>
              <w:rPr>
                <w:sz w:val="16"/>
                <w:szCs w:val="16"/>
              </w:rPr>
            </w:pPr>
            <w:r w:rsidRPr="0078643B">
              <w:rPr>
                <w:sz w:val="16"/>
                <w:szCs w:val="16"/>
              </w:rPr>
              <w:t>Other</w:t>
            </w:r>
          </w:p>
        </w:tc>
        <w:tc>
          <w:tcPr>
            <w:tcW w:w="6237" w:type="dxa"/>
          </w:tcPr>
          <w:p w14:paraId="4E20A464" w14:textId="77777777" w:rsidR="0078643B" w:rsidRPr="0078643B" w:rsidRDefault="0078643B" w:rsidP="0078643B">
            <w:pPr>
              <w:spacing w:line="480" w:lineRule="auto"/>
              <w:jc w:val="both"/>
              <w:rPr>
                <w:sz w:val="16"/>
                <w:szCs w:val="16"/>
              </w:rPr>
            </w:pPr>
            <w:r w:rsidRPr="0078643B">
              <w:rPr>
                <w:sz w:val="16"/>
                <w:szCs w:val="16"/>
              </w:rPr>
              <w:t>Tweets that do not pertain to political or day to day operations defined in author’s mandate such as job announcements or trivia information.</w:t>
            </w:r>
          </w:p>
        </w:tc>
      </w:tr>
      <w:tr w:rsidR="0078643B" w:rsidRPr="0078643B" w14:paraId="1CC148CE" w14:textId="77777777" w:rsidTr="008C0FC3">
        <w:tc>
          <w:tcPr>
            <w:tcW w:w="2977" w:type="dxa"/>
          </w:tcPr>
          <w:p w14:paraId="7FA5A7A2" w14:textId="77777777" w:rsidR="0078643B" w:rsidRPr="0078643B" w:rsidRDefault="0078643B" w:rsidP="0078643B">
            <w:pPr>
              <w:spacing w:line="480" w:lineRule="auto"/>
              <w:jc w:val="both"/>
              <w:rPr>
                <w:sz w:val="16"/>
                <w:szCs w:val="16"/>
              </w:rPr>
            </w:pPr>
          </w:p>
        </w:tc>
        <w:tc>
          <w:tcPr>
            <w:tcW w:w="6237" w:type="dxa"/>
          </w:tcPr>
          <w:p w14:paraId="111CE671" w14:textId="77777777" w:rsidR="0078643B" w:rsidRPr="0078643B" w:rsidRDefault="0078643B" w:rsidP="0078643B">
            <w:pPr>
              <w:spacing w:line="480" w:lineRule="auto"/>
              <w:jc w:val="both"/>
              <w:rPr>
                <w:sz w:val="16"/>
                <w:szCs w:val="16"/>
              </w:rPr>
            </w:pPr>
          </w:p>
        </w:tc>
      </w:tr>
      <w:tr w:rsidR="0078643B" w:rsidRPr="0078643B" w14:paraId="3483D178" w14:textId="77777777" w:rsidTr="008C0FC3">
        <w:tc>
          <w:tcPr>
            <w:tcW w:w="2977" w:type="dxa"/>
          </w:tcPr>
          <w:p w14:paraId="732E5671" w14:textId="77777777" w:rsidR="0078643B" w:rsidRPr="0078643B" w:rsidRDefault="0078643B" w:rsidP="0078643B">
            <w:pPr>
              <w:spacing w:line="480" w:lineRule="auto"/>
              <w:jc w:val="both"/>
              <w:rPr>
                <w:sz w:val="16"/>
                <w:szCs w:val="16"/>
              </w:rPr>
            </w:pPr>
            <w:r w:rsidRPr="0078643B">
              <w:rPr>
                <w:sz w:val="16"/>
                <w:szCs w:val="16"/>
              </w:rPr>
              <w:t>Input seeking</w:t>
            </w:r>
          </w:p>
        </w:tc>
        <w:tc>
          <w:tcPr>
            <w:tcW w:w="6237" w:type="dxa"/>
          </w:tcPr>
          <w:p w14:paraId="53B727EF" w14:textId="77777777" w:rsidR="0078643B" w:rsidRPr="0078643B" w:rsidRDefault="0078643B" w:rsidP="0078643B">
            <w:pPr>
              <w:spacing w:line="480" w:lineRule="auto"/>
              <w:jc w:val="both"/>
              <w:rPr>
                <w:sz w:val="16"/>
                <w:szCs w:val="16"/>
              </w:rPr>
            </w:pPr>
            <w:r w:rsidRPr="0078643B">
              <w:rPr>
                <w:sz w:val="16"/>
                <w:szCs w:val="16"/>
              </w:rPr>
              <w:t>Tweets that seek feedback, input, or opinions of stakeholders or the wider audience on political operations of the EU.</w:t>
            </w:r>
          </w:p>
        </w:tc>
      </w:tr>
      <w:tr w:rsidR="0078643B" w:rsidRPr="0078643B" w14:paraId="11FE07D4" w14:textId="77777777" w:rsidTr="008C0FC3">
        <w:tc>
          <w:tcPr>
            <w:tcW w:w="2977" w:type="dxa"/>
          </w:tcPr>
          <w:p w14:paraId="0284A77A" w14:textId="77777777" w:rsidR="0078643B" w:rsidRPr="0078643B" w:rsidRDefault="0078643B" w:rsidP="0078643B">
            <w:pPr>
              <w:spacing w:line="480" w:lineRule="auto"/>
              <w:jc w:val="both"/>
              <w:rPr>
                <w:sz w:val="16"/>
                <w:szCs w:val="16"/>
              </w:rPr>
            </w:pPr>
          </w:p>
        </w:tc>
        <w:tc>
          <w:tcPr>
            <w:tcW w:w="6237" w:type="dxa"/>
          </w:tcPr>
          <w:p w14:paraId="3619AC91" w14:textId="77777777" w:rsidR="0078643B" w:rsidRPr="0078643B" w:rsidRDefault="0078643B" w:rsidP="0078643B">
            <w:pPr>
              <w:spacing w:line="480" w:lineRule="auto"/>
              <w:jc w:val="both"/>
              <w:rPr>
                <w:sz w:val="16"/>
                <w:szCs w:val="16"/>
              </w:rPr>
            </w:pPr>
          </w:p>
        </w:tc>
      </w:tr>
      <w:tr w:rsidR="0078643B" w:rsidRPr="0078643B" w14:paraId="2F877DFC" w14:textId="77777777" w:rsidTr="008C0FC3">
        <w:tc>
          <w:tcPr>
            <w:tcW w:w="2977" w:type="dxa"/>
            <w:tcBorders>
              <w:bottom w:val="single" w:sz="18" w:space="0" w:color="auto"/>
            </w:tcBorders>
          </w:tcPr>
          <w:p w14:paraId="7A87757E" w14:textId="77777777" w:rsidR="0078643B" w:rsidRPr="0078643B" w:rsidRDefault="0078643B" w:rsidP="0078643B">
            <w:pPr>
              <w:spacing w:line="480" w:lineRule="auto"/>
              <w:jc w:val="both"/>
              <w:rPr>
                <w:sz w:val="16"/>
                <w:szCs w:val="16"/>
              </w:rPr>
            </w:pPr>
            <w:r w:rsidRPr="0078643B">
              <w:rPr>
                <w:sz w:val="16"/>
                <w:szCs w:val="16"/>
              </w:rPr>
              <w:t>Reply</w:t>
            </w:r>
          </w:p>
        </w:tc>
        <w:tc>
          <w:tcPr>
            <w:tcW w:w="6237" w:type="dxa"/>
            <w:tcBorders>
              <w:bottom w:val="single" w:sz="18" w:space="0" w:color="auto"/>
            </w:tcBorders>
          </w:tcPr>
          <w:p w14:paraId="39B35317" w14:textId="77777777" w:rsidR="0078643B" w:rsidRPr="0078643B" w:rsidRDefault="0078643B" w:rsidP="0078643B">
            <w:pPr>
              <w:spacing w:line="480" w:lineRule="auto"/>
              <w:jc w:val="both"/>
              <w:rPr>
                <w:sz w:val="16"/>
                <w:szCs w:val="16"/>
              </w:rPr>
            </w:pPr>
            <w:r w:rsidRPr="0078643B">
              <w:rPr>
                <w:sz w:val="16"/>
                <w:szCs w:val="16"/>
              </w:rPr>
              <w:t>Tweets that are direct replies to other users.</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lastRenderedPageBreak/>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fldSimple w:instr=" SEQ Figure \* ARABIC ">
        <w:r>
          <w:rPr>
            <w:noProof/>
          </w:rPr>
          <w:t>1</w:t>
        </w:r>
      </w:fldSimple>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r w:rsidR="00511768">
        <w:t>XGBoost</w:t>
      </w:r>
      <w:r w:rsidR="00C74B02">
        <w:t xml:space="preserve"> </w:t>
      </w:r>
      <w:r w:rsidR="00A831D8">
        <w:t>(XGB)</w:t>
      </w:r>
      <w:r w:rsidR="0025689C">
        <w:t xml:space="preserve"> while we use XXXX</w:t>
      </w:r>
      <w:r w:rsidR="00093998">
        <w:t xml:space="preserve"> </w:t>
      </w:r>
      <w:r w:rsidR="00093998">
        <w:t>from DL classification family</w:t>
      </w:r>
      <w:r w:rsidR="0025689C">
        <w:t>.</w:t>
      </w:r>
      <w:r w:rsidR="00455331">
        <w:t xml:space="preserve"> We extensively use Quanteda</w:t>
      </w:r>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r w:rsidR="00191FBF">
        <w:t xml:space="preserve">caRet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624E937B" w:rsidR="004E1A07" w:rsidRDefault="004E1A07" w:rsidP="0025689C">
      <w:pPr>
        <w:jc w:val="both"/>
      </w:pPr>
    </w:p>
    <w:p w14:paraId="7B7CB30A" w14:textId="47AD6B42" w:rsidR="00BD29C1" w:rsidRDefault="00BD29C1" w:rsidP="00BD29C1">
      <w:pPr>
        <w:pStyle w:val="Heading1"/>
      </w:pPr>
      <w:r>
        <w:t>Results:</w:t>
      </w:r>
    </w:p>
    <w:p w14:paraId="09DBD21B" w14:textId="52675C59" w:rsidR="00BD29C1" w:rsidRDefault="00BD29C1" w:rsidP="00BD29C1">
      <w:pPr>
        <w:pStyle w:val="Caption"/>
        <w:keepNext/>
      </w:pPr>
      <w:r>
        <w:t xml:space="preserve">Table </w:t>
      </w:r>
      <w:fldSimple w:instr=" SEQ Table \* ARABIC ">
        <w:r>
          <w:rPr>
            <w:noProof/>
          </w:rPr>
          <w:t>2</w:t>
        </w:r>
      </w:fldSimple>
      <w:r>
        <w:t>: F1 scores of predictive models</w:t>
      </w:r>
    </w:p>
    <w:tbl>
      <w:tblPr>
        <w:tblStyle w:val="TableGrid"/>
        <w:tblW w:w="0" w:type="auto"/>
        <w:tblLook w:val="04A0" w:firstRow="1" w:lastRow="0" w:firstColumn="1" w:lastColumn="0" w:noHBand="0" w:noVBand="1"/>
      </w:tblPr>
      <w:tblGrid>
        <w:gridCol w:w="2122"/>
        <w:gridCol w:w="1984"/>
        <w:gridCol w:w="2126"/>
        <w:gridCol w:w="3119"/>
      </w:tblGrid>
      <w:tr w:rsidR="004E1A07" w14:paraId="695AAA78" w14:textId="77777777" w:rsidTr="00BD29C1">
        <w:tc>
          <w:tcPr>
            <w:tcW w:w="2122" w:type="dxa"/>
          </w:tcPr>
          <w:p w14:paraId="16612E9C" w14:textId="77777777" w:rsidR="004E1A07" w:rsidRDefault="004E1A07" w:rsidP="0025689C">
            <w:pPr>
              <w:jc w:val="both"/>
            </w:pPr>
          </w:p>
        </w:tc>
        <w:tc>
          <w:tcPr>
            <w:tcW w:w="1984" w:type="dxa"/>
          </w:tcPr>
          <w:p w14:paraId="2945CECB" w14:textId="737D704A" w:rsidR="004E1A07" w:rsidRDefault="004E1A07" w:rsidP="0025689C">
            <w:pPr>
              <w:jc w:val="both"/>
            </w:pPr>
            <w:r>
              <w:t>Text only dataset</w:t>
            </w:r>
          </w:p>
        </w:tc>
        <w:tc>
          <w:tcPr>
            <w:tcW w:w="2126" w:type="dxa"/>
          </w:tcPr>
          <w:p w14:paraId="761B1D75" w14:textId="043AAE1B" w:rsidR="004E1A07" w:rsidRDefault="004E1A07" w:rsidP="0025689C">
            <w:pPr>
              <w:jc w:val="both"/>
            </w:pPr>
            <w:r>
              <w:t>Image only dataset</w:t>
            </w:r>
          </w:p>
        </w:tc>
        <w:tc>
          <w:tcPr>
            <w:tcW w:w="3119" w:type="dxa"/>
          </w:tcPr>
          <w:p w14:paraId="0945F7EF" w14:textId="6B7AC7E5" w:rsidR="004E1A07" w:rsidRDefault="004E1A07" w:rsidP="0025689C">
            <w:pPr>
              <w:jc w:val="both"/>
            </w:pPr>
            <w:r>
              <w:t>Text and image datase</w:t>
            </w:r>
            <w:r w:rsidR="00BD29C1">
              <w:t>t</w:t>
            </w:r>
          </w:p>
        </w:tc>
      </w:tr>
      <w:tr w:rsidR="004E1A07" w14:paraId="033481BB" w14:textId="77777777" w:rsidTr="00BD29C1">
        <w:tc>
          <w:tcPr>
            <w:tcW w:w="2122" w:type="dxa"/>
          </w:tcPr>
          <w:p w14:paraId="564AA046" w14:textId="15CB346E" w:rsidR="004E1A07" w:rsidRDefault="004E1A07" w:rsidP="0025689C">
            <w:pPr>
              <w:jc w:val="both"/>
            </w:pPr>
            <w:r>
              <w:t>Naïve Bayes</w:t>
            </w:r>
          </w:p>
        </w:tc>
        <w:tc>
          <w:tcPr>
            <w:tcW w:w="1984" w:type="dxa"/>
          </w:tcPr>
          <w:p w14:paraId="07F37FBD" w14:textId="77777777" w:rsidR="004E1A07" w:rsidRDefault="004E1A07" w:rsidP="0025689C">
            <w:pPr>
              <w:jc w:val="both"/>
            </w:pPr>
          </w:p>
        </w:tc>
        <w:tc>
          <w:tcPr>
            <w:tcW w:w="2126" w:type="dxa"/>
          </w:tcPr>
          <w:p w14:paraId="23783520" w14:textId="77777777" w:rsidR="004E1A07" w:rsidRDefault="004E1A07" w:rsidP="0025689C">
            <w:pPr>
              <w:jc w:val="both"/>
            </w:pPr>
          </w:p>
        </w:tc>
        <w:tc>
          <w:tcPr>
            <w:tcW w:w="3119" w:type="dxa"/>
          </w:tcPr>
          <w:p w14:paraId="559AE0B2" w14:textId="77777777" w:rsidR="004E1A07" w:rsidRDefault="004E1A07" w:rsidP="0025689C">
            <w:pPr>
              <w:jc w:val="both"/>
            </w:pPr>
          </w:p>
        </w:tc>
      </w:tr>
      <w:tr w:rsidR="004E1A07" w14:paraId="1FDF0D07" w14:textId="77777777" w:rsidTr="00BD29C1">
        <w:tc>
          <w:tcPr>
            <w:tcW w:w="2122" w:type="dxa"/>
          </w:tcPr>
          <w:p w14:paraId="10619451" w14:textId="292B4E62" w:rsidR="004E1A07" w:rsidRDefault="00093998" w:rsidP="0025689C">
            <w:pPr>
              <w:jc w:val="both"/>
            </w:pPr>
            <w:r>
              <w:t>Support Vector</w:t>
            </w:r>
          </w:p>
        </w:tc>
        <w:tc>
          <w:tcPr>
            <w:tcW w:w="1984" w:type="dxa"/>
          </w:tcPr>
          <w:p w14:paraId="0A838F72" w14:textId="77777777" w:rsidR="004E1A07" w:rsidRDefault="004E1A07" w:rsidP="0025689C">
            <w:pPr>
              <w:jc w:val="both"/>
            </w:pPr>
          </w:p>
        </w:tc>
        <w:tc>
          <w:tcPr>
            <w:tcW w:w="2126" w:type="dxa"/>
          </w:tcPr>
          <w:p w14:paraId="7422AC60" w14:textId="77777777" w:rsidR="004E1A07" w:rsidRDefault="004E1A07" w:rsidP="0025689C">
            <w:pPr>
              <w:jc w:val="both"/>
            </w:pPr>
          </w:p>
        </w:tc>
        <w:tc>
          <w:tcPr>
            <w:tcW w:w="3119" w:type="dxa"/>
          </w:tcPr>
          <w:p w14:paraId="713BE645" w14:textId="77777777" w:rsidR="004E1A07" w:rsidRDefault="004E1A07" w:rsidP="0025689C">
            <w:pPr>
              <w:jc w:val="both"/>
            </w:pPr>
          </w:p>
        </w:tc>
      </w:tr>
      <w:tr w:rsidR="004E1A07" w14:paraId="0BD989AD" w14:textId="77777777" w:rsidTr="00BD29C1">
        <w:tc>
          <w:tcPr>
            <w:tcW w:w="2122" w:type="dxa"/>
          </w:tcPr>
          <w:p w14:paraId="4B039438" w14:textId="48228195" w:rsidR="004E1A07" w:rsidRDefault="00093998" w:rsidP="0025689C">
            <w:pPr>
              <w:jc w:val="both"/>
            </w:pPr>
            <w:r>
              <w:t>Random Forest</w:t>
            </w:r>
          </w:p>
        </w:tc>
        <w:tc>
          <w:tcPr>
            <w:tcW w:w="1984" w:type="dxa"/>
          </w:tcPr>
          <w:p w14:paraId="6359F78B" w14:textId="77777777" w:rsidR="004E1A07" w:rsidRDefault="004E1A07" w:rsidP="0025689C">
            <w:pPr>
              <w:jc w:val="both"/>
            </w:pPr>
          </w:p>
        </w:tc>
        <w:tc>
          <w:tcPr>
            <w:tcW w:w="2126" w:type="dxa"/>
          </w:tcPr>
          <w:p w14:paraId="0D7A691D" w14:textId="77777777" w:rsidR="004E1A07" w:rsidRDefault="004E1A07" w:rsidP="0025689C">
            <w:pPr>
              <w:jc w:val="both"/>
            </w:pPr>
          </w:p>
        </w:tc>
        <w:tc>
          <w:tcPr>
            <w:tcW w:w="3119" w:type="dxa"/>
          </w:tcPr>
          <w:p w14:paraId="2C1F3A4E" w14:textId="77777777" w:rsidR="004E1A07" w:rsidRDefault="004E1A07" w:rsidP="0025689C">
            <w:pPr>
              <w:jc w:val="both"/>
            </w:pPr>
          </w:p>
        </w:tc>
      </w:tr>
      <w:tr w:rsidR="004E1A07" w14:paraId="330D6E3E" w14:textId="77777777" w:rsidTr="00BD29C1">
        <w:tc>
          <w:tcPr>
            <w:tcW w:w="2122" w:type="dxa"/>
          </w:tcPr>
          <w:p w14:paraId="338361CE" w14:textId="2318FC6B" w:rsidR="004E1A07" w:rsidRDefault="00BD29C1" w:rsidP="0025689C">
            <w:pPr>
              <w:jc w:val="both"/>
            </w:pPr>
            <w:r>
              <w:t>Logistic regression</w:t>
            </w:r>
          </w:p>
        </w:tc>
        <w:tc>
          <w:tcPr>
            <w:tcW w:w="1984" w:type="dxa"/>
          </w:tcPr>
          <w:p w14:paraId="524BD8E7" w14:textId="77777777" w:rsidR="004E1A07" w:rsidRDefault="004E1A07" w:rsidP="0025689C">
            <w:pPr>
              <w:jc w:val="both"/>
            </w:pPr>
          </w:p>
        </w:tc>
        <w:tc>
          <w:tcPr>
            <w:tcW w:w="2126" w:type="dxa"/>
          </w:tcPr>
          <w:p w14:paraId="42CCF12E" w14:textId="77777777" w:rsidR="004E1A07" w:rsidRDefault="004E1A07" w:rsidP="0025689C">
            <w:pPr>
              <w:jc w:val="both"/>
            </w:pPr>
          </w:p>
        </w:tc>
        <w:tc>
          <w:tcPr>
            <w:tcW w:w="3119" w:type="dxa"/>
          </w:tcPr>
          <w:p w14:paraId="4B4D54B1" w14:textId="77777777" w:rsidR="004E1A07" w:rsidRDefault="004E1A07" w:rsidP="0025689C">
            <w:pPr>
              <w:jc w:val="both"/>
            </w:pPr>
          </w:p>
        </w:tc>
      </w:tr>
      <w:tr w:rsidR="004E1A07" w14:paraId="3D170658" w14:textId="77777777" w:rsidTr="00BD29C1">
        <w:tc>
          <w:tcPr>
            <w:tcW w:w="2122" w:type="dxa"/>
          </w:tcPr>
          <w:p w14:paraId="254B162B" w14:textId="158A8409" w:rsidR="004E1A07" w:rsidRDefault="00BD29C1" w:rsidP="0025689C">
            <w:pPr>
              <w:jc w:val="both"/>
            </w:pPr>
            <w:r>
              <w:t>XGBoost</w:t>
            </w:r>
          </w:p>
        </w:tc>
        <w:tc>
          <w:tcPr>
            <w:tcW w:w="1984" w:type="dxa"/>
          </w:tcPr>
          <w:p w14:paraId="4C9E3AB3" w14:textId="77777777" w:rsidR="004E1A07" w:rsidRDefault="004E1A07" w:rsidP="0025689C">
            <w:pPr>
              <w:jc w:val="both"/>
            </w:pPr>
          </w:p>
        </w:tc>
        <w:tc>
          <w:tcPr>
            <w:tcW w:w="2126" w:type="dxa"/>
          </w:tcPr>
          <w:p w14:paraId="6D3EBF04" w14:textId="77777777" w:rsidR="004E1A07" w:rsidRDefault="004E1A07" w:rsidP="0025689C">
            <w:pPr>
              <w:jc w:val="both"/>
            </w:pPr>
          </w:p>
        </w:tc>
        <w:tc>
          <w:tcPr>
            <w:tcW w:w="3119" w:type="dxa"/>
          </w:tcPr>
          <w:p w14:paraId="1B32DC10" w14:textId="77777777" w:rsidR="004E1A07" w:rsidRDefault="004E1A07" w:rsidP="0025689C">
            <w:pPr>
              <w:jc w:val="both"/>
            </w:pPr>
          </w:p>
        </w:tc>
      </w:tr>
      <w:tr w:rsidR="00BD29C1" w14:paraId="67BE3843" w14:textId="77777777" w:rsidTr="00BD29C1">
        <w:tc>
          <w:tcPr>
            <w:tcW w:w="2122" w:type="dxa"/>
          </w:tcPr>
          <w:p w14:paraId="1FCBEABB" w14:textId="5FDCB9A0" w:rsidR="00BD29C1" w:rsidRDefault="00BD29C1" w:rsidP="0025689C">
            <w:pPr>
              <w:jc w:val="both"/>
            </w:pPr>
            <w:r>
              <w:t>DL1</w:t>
            </w:r>
          </w:p>
        </w:tc>
        <w:tc>
          <w:tcPr>
            <w:tcW w:w="1984" w:type="dxa"/>
          </w:tcPr>
          <w:p w14:paraId="6CF8B9D5" w14:textId="77777777" w:rsidR="00BD29C1" w:rsidRDefault="00BD29C1" w:rsidP="0025689C">
            <w:pPr>
              <w:jc w:val="both"/>
            </w:pPr>
          </w:p>
        </w:tc>
        <w:tc>
          <w:tcPr>
            <w:tcW w:w="2126" w:type="dxa"/>
          </w:tcPr>
          <w:p w14:paraId="1CFE1F89" w14:textId="77777777" w:rsidR="00BD29C1" w:rsidRDefault="00BD29C1" w:rsidP="0025689C">
            <w:pPr>
              <w:jc w:val="both"/>
            </w:pPr>
          </w:p>
        </w:tc>
        <w:tc>
          <w:tcPr>
            <w:tcW w:w="3119" w:type="dxa"/>
          </w:tcPr>
          <w:p w14:paraId="5C0C87AF" w14:textId="77777777" w:rsidR="00BD29C1" w:rsidRDefault="00BD29C1" w:rsidP="0025689C">
            <w:pPr>
              <w:jc w:val="both"/>
            </w:pPr>
          </w:p>
        </w:tc>
      </w:tr>
      <w:tr w:rsidR="00BD29C1" w14:paraId="5A1F2953" w14:textId="77777777" w:rsidTr="00BD29C1">
        <w:tc>
          <w:tcPr>
            <w:tcW w:w="2122" w:type="dxa"/>
          </w:tcPr>
          <w:p w14:paraId="595C0D51" w14:textId="6A2315E2" w:rsidR="00BD29C1" w:rsidRDefault="00BD29C1" w:rsidP="0025689C">
            <w:pPr>
              <w:jc w:val="both"/>
            </w:pPr>
            <w:r>
              <w:t>DL2</w:t>
            </w:r>
          </w:p>
        </w:tc>
        <w:tc>
          <w:tcPr>
            <w:tcW w:w="1984" w:type="dxa"/>
          </w:tcPr>
          <w:p w14:paraId="3B77BB96" w14:textId="77777777" w:rsidR="00BD29C1" w:rsidRDefault="00BD29C1" w:rsidP="0025689C">
            <w:pPr>
              <w:jc w:val="both"/>
            </w:pPr>
          </w:p>
        </w:tc>
        <w:tc>
          <w:tcPr>
            <w:tcW w:w="2126" w:type="dxa"/>
          </w:tcPr>
          <w:p w14:paraId="7B643731" w14:textId="77777777" w:rsidR="00BD29C1" w:rsidRDefault="00BD29C1" w:rsidP="0025689C">
            <w:pPr>
              <w:jc w:val="both"/>
            </w:pPr>
          </w:p>
        </w:tc>
        <w:tc>
          <w:tcPr>
            <w:tcW w:w="3119" w:type="dxa"/>
          </w:tcPr>
          <w:p w14:paraId="4EA63A80" w14:textId="77777777" w:rsidR="00BD29C1" w:rsidRDefault="00BD29C1" w:rsidP="0025689C">
            <w:pPr>
              <w:jc w:val="both"/>
            </w:pPr>
          </w:p>
        </w:tc>
      </w:tr>
      <w:tr w:rsidR="00BD29C1" w14:paraId="0A3BEE06" w14:textId="77777777" w:rsidTr="00BD29C1">
        <w:tc>
          <w:tcPr>
            <w:tcW w:w="2122" w:type="dxa"/>
          </w:tcPr>
          <w:p w14:paraId="0FB03EAB" w14:textId="4346AE73" w:rsidR="00BD29C1" w:rsidRDefault="00BD29C1" w:rsidP="0025689C">
            <w:pPr>
              <w:jc w:val="both"/>
            </w:pPr>
            <w:r>
              <w:t>DL3</w:t>
            </w:r>
          </w:p>
        </w:tc>
        <w:tc>
          <w:tcPr>
            <w:tcW w:w="1984" w:type="dxa"/>
          </w:tcPr>
          <w:p w14:paraId="7760E369" w14:textId="77777777" w:rsidR="00BD29C1" w:rsidRDefault="00BD29C1" w:rsidP="0025689C">
            <w:pPr>
              <w:jc w:val="both"/>
            </w:pPr>
          </w:p>
        </w:tc>
        <w:tc>
          <w:tcPr>
            <w:tcW w:w="2126" w:type="dxa"/>
          </w:tcPr>
          <w:p w14:paraId="5B012350" w14:textId="77777777" w:rsidR="00BD29C1" w:rsidRDefault="00BD29C1" w:rsidP="0025689C">
            <w:pPr>
              <w:jc w:val="both"/>
            </w:pPr>
          </w:p>
        </w:tc>
        <w:tc>
          <w:tcPr>
            <w:tcW w:w="3119" w:type="dxa"/>
          </w:tcPr>
          <w:p w14:paraId="55B48AC1" w14:textId="77777777" w:rsidR="00BD29C1" w:rsidRDefault="00BD29C1"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3F6C0" w14:textId="77777777" w:rsidR="00454916" w:rsidRDefault="00454916" w:rsidP="00454916">
      <w:pPr>
        <w:spacing w:after="0" w:line="240" w:lineRule="auto"/>
      </w:pPr>
      <w:r>
        <w:separator/>
      </w:r>
    </w:p>
  </w:endnote>
  <w:endnote w:type="continuationSeparator" w:id="0">
    <w:p w14:paraId="522AC22D" w14:textId="77777777" w:rsidR="00454916" w:rsidRDefault="00454916"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AF630" w14:textId="77777777" w:rsidR="00454916" w:rsidRDefault="00454916" w:rsidP="00454916">
      <w:pPr>
        <w:spacing w:after="0" w:line="240" w:lineRule="auto"/>
      </w:pPr>
      <w:r>
        <w:separator/>
      </w:r>
    </w:p>
  </w:footnote>
  <w:footnote w:type="continuationSeparator" w:id="0">
    <w:p w14:paraId="56B9947E" w14:textId="77777777" w:rsidR="00454916" w:rsidRDefault="00454916"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91FBF"/>
    <w:rsid w:val="001A37CC"/>
    <w:rsid w:val="001A5817"/>
    <w:rsid w:val="001E4277"/>
    <w:rsid w:val="001F2B60"/>
    <w:rsid w:val="0020448F"/>
    <w:rsid w:val="00205556"/>
    <w:rsid w:val="0025689C"/>
    <w:rsid w:val="002647FB"/>
    <w:rsid w:val="002A185C"/>
    <w:rsid w:val="002B4434"/>
    <w:rsid w:val="002E4478"/>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C023C"/>
    <w:rsid w:val="006932B6"/>
    <w:rsid w:val="006A067E"/>
    <w:rsid w:val="006D6132"/>
    <w:rsid w:val="006E1622"/>
    <w:rsid w:val="006F238D"/>
    <w:rsid w:val="00702EE2"/>
    <w:rsid w:val="007554EF"/>
    <w:rsid w:val="0078643B"/>
    <w:rsid w:val="007B54CE"/>
    <w:rsid w:val="007E03EB"/>
    <w:rsid w:val="00856707"/>
    <w:rsid w:val="008C0FC3"/>
    <w:rsid w:val="00920701"/>
    <w:rsid w:val="00920D1A"/>
    <w:rsid w:val="00940554"/>
    <w:rsid w:val="00970EBF"/>
    <w:rsid w:val="009B2F2D"/>
    <w:rsid w:val="009C2038"/>
    <w:rsid w:val="00A73074"/>
    <w:rsid w:val="00A8222C"/>
    <w:rsid w:val="00A831D8"/>
    <w:rsid w:val="00A9092E"/>
    <w:rsid w:val="00AB3583"/>
    <w:rsid w:val="00AF1010"/>
    <w:rsid w:val="00B1099F"/>
    <w:rsid w:val="00B17927"/>
    <w:rsid w:val="00B3577C"/>
    <w:rsid w:val="00B70AB1"/>
    <w:rsid w:val="00BD29C1"/>
    <w:rsid w:val="00BF166C"/>
    <w:rsid w:val="00C022F1"/>
    <w:rsid w:val="00C74B02"/>
    <w:rsid w:val="00CA0179"/>
    <w:rsid w:val="00CA27CB"/>
    <w:rsid w:val="00CB0DFA"/>
    <w:rsid w:val="00CC4DD4"/>
    <w:rsid w:val="00D325C3"/>
    <w:rsid w:val="00D375F4"/>
    <w:rsid w:val="00D77C4E"/>
    <w:rsid w:val="00D80927"/>
    <w:rsid w:val="00DB55E8"/>
    <w:rsid w:val="00DC6AF8"/>
    <w:rsid w:val="00DF6B0E"/>
    <w:rsid w:val="00E11303"/>
    <w:rsid w:val="00E120E7"/>
    <w:rsid w:val="00E15A59"/>
    <w:rsid w:val="00E26780"/>
    <w:rsid w:val="00E37D16"/>
    <w:rsid w:val="00E56E40"/>
    <w:rsid w:val="00ED0DCB"/>
    <w:rsid w:val="00EF7ABF"/>
    <w:rsid w:val="00F5602B"/>
    <w:rsid w:val="00F716E0"/>
    <w:rsid w:val="00F71C75"/>
    <w:rsid w:val="00F97BA9"/>
    <w:rsid w:val="00FF2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66</Words>
  <Characters>17845</Characters>
  <Application>Microsoft Office Word</Application>
  <DocSecurity>0</DocSecurity>
  <Lines>148</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2</cp:revision>
  <dcterms:created xsi:type="dcterms:W3CDTF">2022-06-02T14:40:00Z</dcterms:created>
  <dcterms:modified xsi:type="dcterms:W3CDTF">2022-06-0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